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1E707D9"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EnSEMBL, NCBI)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5DE50714"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6A86756C" w:rsidR="00383494" w:rsidRDefault="004B3448" w:rsidP="004B3448">
      <w:pPr>
        <w:pStyle w:val="Caption"/>
        <w:rPr>
          <w:rFonts w:ascii="Lucida Console" w:hAnsi="Lucida Console" w:cs="Lucida Console"/>
        </w:rPr>
      </w:pPr>
      <w:r>
        <w:t xml:space="preserve">Figure </w:t>
      </w:r>
      <w:fldSimple w:instr=" SEQ Figure \* ARABIC ">
        <w:r>
          <w:rPr>
            <w:noProof/>
          </w:rPr>
          <w:t>1</w:t>
        </w:r>
      </w:fldSimple>
      <w:r>
        <w:rPr>
          <w:noProof/>
        </w:rPr>
        <w:t xml:space="preserve">: </w:t>
      </w:r>
      <w:r w:rsidR="008E05BC">
        <w:rPr>
          <w:noProof/>
        </w:rPr>
        <w:t>ORF</w:t>
      </w:r>
      <w:r>
        <w:rPr>
          <w:noProof/>
        </w:rPr>
        <w:t xml:space="preserve"> header structure determines fan out destination</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51C2A112" w14:textId="5F2A8EF8" w:rsidR="00AD20D2" w:rsidRDefault="00AD20D2" w:rsidP="00AD20D2">
      <w:pPr>
        <w:pStyle w:val="Heading1"/>
      </w:pPr>
      <w:r>
        <w:lastRenderedPageBreak/>
        <w:fldChar w:fldCharType="begin"/>
      </w:r>
      <w:r>
        <w:instrText xml:space="preserve"> autonumlgl </w:instrText>
      </w:r>
      <w:r>
        <w:fldChar w:fldCharType="end"/>
      </w:r>
      <w:r>
        <w:t xml:space="preserve"> Results</w:t>
      </w:r>
    </w:p>
    <w:p w14:paraId="7EBBB31B" w14:textId="01D30C0C" w:rsidR="00AD20D2" w:rsidRDefault="00AD20D2" w:rsidP="00AD20D2"/>
    <w:p w14:paraId="1881D7F1" w14:textId="4845F924" w:rsidR="00AD20D2" w:rsidRDefault="00AD20D2">
      <w:r>
        <w:br w:type="page"/>
      </w:r>
    </w:p>
    <w:p w14:paraId="3F73BA96" w14:textId="70741CAC" w:rsidR="00AD20D2" w:rsidRDefault="00AD20D2" w:rsidP="00AD20D2">
      <w:pPr>
        <w:pStyle w:val="Heading1"/>
      </w:pPr>
      <w:r>
        <w:lastRenderedPageBreak/>
        <w:fldChar w:fldCharType="begin"/>
      </w:r>
      <w:r>
        <w:instrText xml:space="preserve"> autonumlgl </w:instrText>
      </w:r>
      <w:r>
        <w:fldChar w:fldCharType="end"/>
      </w:r>
      <w:r>
        <w:t xml:space="preserve"> Discussion</w:t>
      </w:r>
    </w:p>
    <w:p w14:paraId="317CD312" w14:textId="1CBA2931" w:rsidR="00AD20D2" w:rsidRDefault="00AD20D2" w:rsidP="00AD20D2"/>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w:t>
      </w:r>
      <w:proofErr w:type="spellStart"/>
      <w:r w:rsidR="0028086A" w:rsidRPr="0028086A">
        <w:rPr>
          <w:rFonts w:ascii="Calibri" w:hAnsi="Calibri" w:cs="Calibri"/>
        </w:rPr>
        <w:t>Schäffer</w:t>
      </w:r>
      <w:proofErr w:type="spellEnd"/>
      <w:r w:rsidR="0028086A" w:rsidRPr="0028086A">
        <w:rPr>
          <w:rFonts w:ascii="Calibri" w:hAnsi="Calibri" w:cs="Calibri"/>
        </w:rPr>
        <w:t xml:space="preserve">,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proofErr w:type="spellStart"/>
      <w:r w:rsidRPr="0028086A">
        <w:rPr>
          <w:rFonts w:ascii="Calibri" w:hAnsi="Calibri" w:cs="Calibri"/>
        </w:rPr>
        <w:t>Aurrecoechea</w:t>
      </w:r>
      <w:proofErr w:type="spellEnd"/>
      <w:r w:rsidRPr="0028086A">
        <w:rPr>
          <w:rFonts w:ascii="Calibri" w:hAnsi="Calibri" w:cs="Calibri"/>
        </w:rPr>
        <w:t xml:space="preserve">, Cristina, John </w:t>
      </w:r>
      <w:proofErr w:type="spellStart"/>
      <w:r w:rsidRPr="0028086A">
        <w:rPr>
          <w:rFonts w:ascii="Calibri" w:hAnsi="Calibri" w:cs="Calibri"/>
        </w:rPr>
        <w:t>Brestelli</w:t>
      </w:r>
      <w:proofErr w:type="spellEnd"/>
      <w:r w:rsidRPr="0028086A">
        <w:rPr>
          <w:rFonts w:ascii="Calibri" w:hAnsi="Calibri" w:cs="Calibri"/>
        </w:rPr>
        <w:t xml:space="preserve">, Brian P. </w:t>
      </w:r>
      <w:proofErr w:type="spellStart"/>
      <w:r w:rsidRPr="0028086A">
        <w:rPr>
          <w:rFonts w:ascii="Calibri" w:hAnsi="Calibri" w:cs="Calibri"/>
        </w:rPr>
        <w:t>Brunk</w:t>
      </w:r>
      <w:proofErr w:type="spellEnd"/>
      <w:r w:rsidRPr="0028086A">
        <w:rPr>
          <w:rFonts w:ascii="Calibri" w:hAnsi="Calibri" w:cs="Calibri"/>
        </w:rPr>
        <w:t xml:space="preserve">, Jennifer Dommer, Steve Fischer, Bindu </w:t>
      </w:r>
      <w:proofErr w:type="spellStart"/>
      <w:r w:rsidRPr="0028086A">
        <w:rPr>
          <w:rFonts w:ascii="Calibri" w:hAnsi="Calibri" w:cs="Calibri"/>
        </w:rPr>
        <w:t>Gajria</w:t>
      </w:r>
      <w:proofErr w:type="spellEnd"/>
      <w:r w:rsidRPr="0028086A">
        <w:rPr>
          <w:rFonts w:ascii="Calibri" w:hAnsi="Calibri" w:cs="Calibri"/>
        </w:rPr>
        <w:t>, Xin Gao, et al. “</w:t>
      </w:r>
      <w:proofErr w:type="spellStart"/>
      <w:r w:rsidRPr="0028086A">
        <w:rPr>
          <w:rFonts w:ascii="Calibri" w:hAnsi="Calibri" w:cs="Calibri"/>
        </w:rPr>
        <w:t>PlasmoDB</w:t>
      </w:r>
      <w:proofErr w:type="spellEnd"/>
      <w:r w:rsidRPr="0028086A">
        <w:rPr>
          <w:rFonts w:ascii="Calibri" w:hAnsi="Calibri" w:cs="Calibri"/>
        </w:rPr>
        <w:t xml:space="preserve">: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proofErr w:type="spellStart"/>
      <w:r w:rsidRPr="0028086A">
        <w:rPr>
          <w:rFonts w:ascii="Calibri" w:hAnsi="Calibri" w:cs="Calibri"/>
        </w:rPr>
        <w:t>Gaulton</w:t>
      </w:r>
      <w:proofErr w:type="spellEnd"/>
      <w:r w:rsidRPr="0028086A">
        <w:rPr>
          <w:rFonts w:ascii="Calibri" w:hAnsi="Calibri" w:cs="Calibri"/>
        </w:rPr>
        <w:t xml:space="preserve">, Anna, Anne Hersey, </w:t>
      </w:r>
      <w:proofErr w:type="spellStart"/>
      <w:r w:rsidRPr="0028086A">
        <w:rPr>
          <w:rFonts w:ascii="Calibri" w:hAnsi="Calibri" w:cs="Calibri"/>
        </w:rPr>
        <w:t>Michał</w:t>
      </w:r>
      <w:proofErr w:type="spellEnd"/>
      <w:r w:rsidRPr="0028086A">
        <w:rPr>
          <w:rFonts w:ascii="Calibri" w:hAnsi="Calibri" w:cs="Calibri"/>
        </w:rPr>
        <w:t xml:space="preserve"> </w:t>
      </w:r>
      <w:proofErr w:type="spellStart"/>
      <w:r w:rsidRPr="0028086A">
        <w:rPr>
          <w:rFonts w:ascii="Calibri" w:hAnsi="Calibri" w:cs="Calibri"/>
        </w:rPr>
        <w:t>Nowotka</w:t>
      </w:r>
      <w:proofErr w:type="spellEnd"/>
      <w:r w:rsidRPr="0028086A">
        <w:rPr>
          <w:rFonts w:ascii="Calibri" w:hAnsi="Calibri" w:cs="Calibri"/>
        </w:rPr>
        <w:t xml:space="preserve">, A. </w:t>
      </w:r>
      <w:proofErr w:type="spellStart"/>
      <w:r w:rsidRPr="0028086A">
        <w:rPr>
          <w:rFonts w:ascii="Calibri" w:hAnsi="Calibri" w:cs="Calibri"/>
        </w:rPr>
        <w:t>Patrícia</w:t>
      </w:r>
      <w:proofErr w:type="spellEnd"/>
      <w:r w:rsidRPr="0028086A">
        <w:rPr>
          <w:rFonts w:ascii="Calibri" w:hAnsi="Calibri" w:cs="Calibri"/>
        </w:rPr>
        <w:t xml:space="preserve"> Bento, Jon Chambers, David Mendez, Prudence </w:t>
      </w:r>
      <w:proofErr w:type="spellStart"/>
      <w:r w:rsidRPr="0028086A">
        <w:rPr>
          <w:rFonts w:ascii="Calibri" w:hAnsi="Calibri" w:cs="Calibri"/>
        </w:rPr>
        <w:t>Mutowo</w:t>
      </w:r>
      <w:proofErr w:type="spellEnd"/>
      <w:r w:rsidRPr="0028086A">
        <w:rPr>
          <w:rFonts w:ascii="Calibri" w:hAnsi="Calibri" w:cs="Calibri"/>
        </w:rPr>
        <w:t xml:space="preserve">, et al. “The </w:t>
      </w:r>
      <w:proofErr w:type="spellStart"/>
      <w:r w:rsidRPr="0028086A">
        <w:rPr>
          <w:rFonts w:ascii="Calibri" w:hAnsi="Calibri" w:cs="Calibri"/>
        </w:rPr>
        <w:t>ChEMBL</w:t>
      </w:r>
      <w:proofErr w:type="spellEnd"/>
      <w:r w:rsidRPr="0028086A">
        <w:rPr>
          <w:rFonts w:ascii="Calibri" w:hAnsi="Calibri" w:cs="Calibri"/>
        </w:rPr>
        <w:t xml:space="preserve">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w:t>
      </w:r>
      <w:proofErr w:type="spellStart"/>
      <w:r w:rsidRPr="0028086A">
        <w:rPr>
          <w:rFonts w:ascii="Calibri" w:hAnsi="Calibri" w:cs="Calibri"/>
        </w:rPr>
        <w:t>Smego</w:t>
      </w:r>
      <w:proofErr w:type="spellEnd"/>
      <w:r w:rsidRPr="0028086A">
        <w:rPr>
          <w:rFonts w:ascii="Calibri" w:hAnsi="Calibri" w:cs="Calibri"/>
        </w:rPr>
        <w:t xml:space="preserve">, Syed Tabish </w:t>
      </w:r>
      <w:proofErr w:type="spellStart"/>
      <w:r w:rsidRPr="0028086A">
        <w:rPr>
          <w:rFonts w:ascii="Calibri" w:hAnsi="Calibri" w:cs="Calibri"/>
        </w:rPr>
        <w:t>Razi</w:t>
      </w:r>
      <w:proofErr w:type="spellEnd"/>
      <w:r w:rsidRPr="0028086A">
        <w:rPr>
          <w:rFonts w:ascii="Calibri" w:hAnsi="Calibri" w:cs="Calibri"/>
        </w:rPr>
        <w:t xml:space="preserve">, and M. </w:t>
      </w:r>
      <w:proofErr w:type="spellStart"/>
      <w:r w:rsidRPr="0028086A">
        <w:rPr>
          <w:rFonts w:ascii="Calibri" w:hAnsi="Calibri" w:cs="Calibri"/>
        </w:rPr>
        <w:t>Asim</w:t>
      </w:r>
      <w:proofErr w:type="spellEnd"/>
      <w:r w:rsidRPr="0028086A">
        <w:rPr>
          <w:rFonts w:ascii="Calibri" w:hAnsi="Calibri" w:cs="Calibri"/>
        </w:rPr>
        <w:t xml:space="preserve">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w:t>
      </w:r>
      <w:proofErr w:type="spellStart"/>
      <w:r w:rsidRPr="0028086A">
        <w:rPr>
          <w:rFonts w:ascii="Calibri" w:hAnsi="Calibri" w:cs="Calibri"/>
        </w:rPr>
        <w:t>PlasmoDB</w:t>
      </w:r>
      <w:proofErr w:type="spellEnd"/>
      <w:r w:rsidRPr="0028086A">
        <w:rPr>
          <w:rFonts w:ascii="Calibri" w:hAnsi="Calibri" w:cs="Calibri"/>
        </w:rPr>
        <w:t xml:space="preserve">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Wheeler, Travis J., and Sean R. Eddy. “</w:t>
      </w:r>
      <w:proofErr w:type="spellStart"/>
      <w:r w:rsidRPr="0028086A">
        <w:rPr>
          <w:rFonts w:ascii="Calibri" w:hAnsi="Calibri" w:cs="Calibri"/>
        </w:rPr>
        <w:t>Nhmmer</w:t>
      </w:r>
      <w:proofErr w:type="spellEnd"/>
      <w:r w:rsidRPr="0028086A">
        <w:rPr>
          <w:rFonts w:ascii="Calibri" w:hAnsi="Calibri" w:cs="Calibri"/>
        </w:rPr>
        <w:t xml:space="preserve">: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proofErr w:type="gramStart"/>
      <w:r w:rsidRPr="0028086A">
        <w:rPr>
          <w:rFonts w:ascii="Calibri" w:hAnsi="Calibri" w:cs="Calibri"/>
        </w:rPr>
        <w:t>WHO.</w:t>
      </w:r>
      <w:proofErr w:type="gramEnd"/>
      <w:r w:rsidRPr="0028086A">
        <w:rPr>
          <w:rFonts w:ascii="Calibri" w:hAnsi="Calibri" w:cs="Calibri"/>
        </w:rPr>
        <w:t xml:space="preserve">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proofErr w:type="gramStart"/>
      <w:r w:rsidRPr="0028086A">
        <w:rPr>
          <w:rFonts w:ascii="Calibri" w:hAnsi="Calibri" w:cs="Calibri"/>
        </w:rPr>
        <w:t>WHO.</w:t>
      </w:r>
      <w:proofErr w:type="gramEnd"/>
      <w:r w:rsidRPr="0028086A">
        <w:rPr>
          <w:rFonts w:ascii="Calibri" w:hAnsi="Calibri" w:cs="Calibri"/>
        </w:rPr>
        <w:t xml:space="preserve">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bookmarkStart w:id="0" w:name="_GoBack"/>
      <w:bookmarkEnd w:id="0"/>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1"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1"/>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2F1F682" w14:textId="478AC5F3" w:rsidR="001E7049" w:rsidRDefault="001E7049">
      <w:r>
        <w:br w:type="page"/>
      </w:r>
    </w:p>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77777777" w:rsidR="00173E8D" w:rsidRPr="00173E8D" w:rsidRDefault="00173E8D" w:rsidP="00173E8D">
      <w:pPr>
        <w:spacing w:after="0" w:line="240" w:lineRule="auto"/>
        <w:rPr>
          <w:rFonts w:ascii="Courier New" w:hAnsi="Courier New" w:cs="Courier New"/>
          <w:sz w:val="16"/>
          <w:szCs w:val="16"/>
        </w:rPr>
      </w:pPr>
    </w:p>
    <w:sectPr w:rsidR="00173E8D" w:rsidRPr="00173E8D" w:rsidSect="00B10A1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53566" w14:textId="77777777" w:rsidR="005F4BB5" w:rsidRDefault="005F4BB5" w:rsidP="00B10A11">
      <w:pPr>
        <w:spacing w:after="0" w:line="240" w:lineRule="auto"/>
      </w:pPr>
      <w:r>
        <w:separator/>
      </w:r>
    </w:p>
  </w:endnote>
  <w:endnote w:type="continuationSeparator" w:id="0">
    <w:p w14:paraId="06162D86" w14:textId="77777777" w:rsidR="005F4BB5" w:rsidRDefault="005F4BB5"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18B845" w14:textId="77777777" w:rsidR="00560DF7" w:rsidRDefault="00560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540301"/>
      <w:docPartObj>
        <w:docPartGallery w:val="Page Numbers (Bottom of Page)"/>
        <w:docPartUnique/>
      </w:docPartObj>
    </w:sdtPr>
    <w:sdtEndPr>
      <w:rPr>
        <w:noProof/>
      </w:rPr>
    </w:sdtEndPr>
    <w:sdtContent>
      <w:p w14:paraId="58EF78BE" w14:textId="434A6E56" w:rsidR="00560DF7" w:rsidRDefault="00560D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560DF7" w:rsidRDefault="00560D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560DF7" w:rsidRDefault="00560DF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560DF7" w:rsidRDefault="00560D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37EAE" w14:textId="77777777" w:rsidR="005F4BB5" w:rsidRDefault="005F4BB5" w:rsidP="00B10A11">
      <w:pPr>
        <w:spacing w:after="0" w:line="240" w:lineRule="auto"/>
      </w:pPr>
      <w:r>
        <w:separator/>
      </w:r>
    </w:p>
  </w:footnote>
  <w:footnote w:type="continuationSeparator" w:id="0">
    <w:p w14:paraId="217ABCCD" w14:textId="77777777" w:rsidR="005F4BB5" w:rsidRDefault="005F4BB5" w:rsidP="00B10A11">
      <w:pPr>
        <w:spacing w:after="0" w:line="240" w:lineRule="auto"/>
      </w:pPr>
      <w:r>
        <w:continuationSeparator/>
      </w:r>
    </w:p>
  </w:footnote>
  <w:footnote w:id="1">
    <w:p w14:paraId="2DD3CEB8" w14:textId="7D1DB36B" w:rsidR="0028086A" w:rsidRDefault="0028086A">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560DF7" w:rsidRDefault="00560DF7" w:rsidP="00560DF7">
      <w:pPr>
        <w:pStyle w:val="FootnoteText"/>
      </w:pPr>
      <w:r>
        <w:rPr>
          <w:rStyle w:val="FootnoteReference"/>
        </w:rPr>
        <w:footnoteRef/>
      </w:r>
      <w:r>
        <w:t xml:space="preserve"> </w:t>
      </w:r>
      <w:r>
        <w:fldChar w:fldCharType="begin"/>
      </w:r>
      <w:r w:rsidR="0028086A">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0028086A" w:rsidRPr="0028086A">
        <w:rPr>
          <w:rFonts w:ascii="Calibri" w:hAnsi="Calibri" w:cs="Calibri"/>
          <w:szCs w:val="24"/>
        </w:rPr>
        <w:t xml:space="preserve">Anna </w:t>
      </w:r>
      <w:proofErr w:type="spellStart"/>
      <w:r w:rsidR="0028086A" w:rsidRPr="0028086A">
        <w:rPr>
          <w:rFonts w:ascii="Calibri" w:hAnsi="Calibri" w:cs="Calibri"/>
          <w:szCs w:val="24"/>
        </w:rPr>
        <w:t>Gaulton</w:t>
      </w:r>
      <w:proofErr w:type="spellEnd"/>
      <w:r w:rsidR="0028086A" w:rsidRPr="0028086A">
        <w:rPr>
          <w:rFonts w:ascii="Calibri" w:hAnsi="Calibri" w:cs="Calibri"/>
          <w:szCs w:val="24"/>
        </w:rPr>
        <w:t xml:space="preserve"> et al., “The </w:t>
      </w:r>
      <w:proofErr w:type="spellStart"/>
      <w:r w:rsidR="0028086A" w:rsidRPr="0028086A">
        <w:rPr>
          <w:rFonts w:ascii="Calibri" w:hAnsi="Calibri" w:cs="Calibri"/>
          <w:szCs w:val="24"/>
        </w:rPr>
        <w:t>ChEMBL</w:t>
      </w:r>
      <w:proofErr w:type="spellEnd"/>
      <w:r w:rsidR="0028086A" w:rsidRPr="0028086A">
        <w:rPr>
          <w:rFonts w:ascii="Calibri" w:hAnsi="Calibri" w:cs="Calibri"/>
          <w:szCs w:val="24"/>
        </w:rPr>
        <w:t xml:space="preserve"> Database in 2017,” </w:t>
      </w:r>
      <w:r w:rsidR="0028086A" w:rsidRPr="0028086A">
        <w:rPr>
          <w:rFonts w:ascii="Calibri" w:hAnsi="Calibri" w:cs="Calibri"/>
          <w:i/>
          <w:iCs/>
          <w:szCs w:val="24"/>
        </w:rPr>
        <w:t>Nucleic Acids Research</w:t>
      </w:r>
      <w:r w:rsidR="0028086A" w:rsidRPr="0028086A">
        <w:rPr>
          <w:rFonts w:ascii="Calibri" w:hAnsi="Calibri" w:cs="Calibri"/>
          <w:szCs w:val="24"/>
        </w:rPr>
        <w:t xml:space="preserve"> 45, no. D1 (January 4, 2017): D945–54, https://doi.org/10.1093/nar/gkw1074.</w:t>
      </w:r>
      <w:r>
        <w:fldChar w:fldCharType="end"/>
      </w:r>
    </w:p>
    <w:p w14:paraId="5BADF145" w14:textId="77777777" w:rsidR="00560DF7" w:rsidRDefault="00560DF7">
      <w:pPr>
        <w:pStyle w:val="FootnoteText"/>
      </w:pPr>
    </w:p>
  </w:footnote>
  <w:footnote w:id="3">
    <w:p w14:paraId="7D890F5A" w14:textId="15549AF6" w:rsidR="005331D6" w:rsidRPr="005331D6" w:rsidRDefault="00560DF7" w:rsidP="009060B2">
      <w:r>
        <w:rPr>
          <w:rStyle w:val="FootnoteReference"/>
        </w:rPr>
        <w:footnoteRef/>
      </w:r>
      <w:r>
        <w:t xml:space="preserve"> </w:t>
      </w:r>
      <w:r w:rsidR="00315623">
        <w:fldChar w:fldCharType="begin"/>
      </w:r>
      <w:r w:rsidR="0028086A">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315623">
        <w:fldChar w:fldCharType="separate"/>
      </w:r>
      <w:r w:rsidR="0028086A" w:rsidRPr="0028086A">
        <w:rPr>
          <w:rFonts w:ascii="Calibri" w:hAnsi="Calibri" w:cs="Calibri"/>
          <w:szCs w:val="24"/>
        </w:rPr>
        <w:t xml:space="preserve">S. F. Altschul et al., “Gapped BLAST and PSI-BLAST: A New Generation of Protein Database Search Programs,” </w:t>
      </w:r>
      <w:r w:rsidR="0028086A" w:rsidRPr="0028086A">
        <w:rPr>
          <w:rFonts w:ascii="Calibri" w:hAnsi="Calibri" w:cs="Calibri"/>
          <w:i/>
          <w:iCs/>
          <w:szCs w:val="24"/>
        </w:rPr>
        <w:t>Nucleic Acids Research</w:t>
      </w:r>
      <w:r w:rsidR="0028086A" w:rsidRPr="0028086A">
        <w:rPr>
          <w:rFonts w:ascii="Calibri" w:hAnsi="Calibri" w:cs="Calibri"/>
          <w:szCs w:val="24"/>
        </w:rPr>
        <w:t xml:space="preserve"> 25, no. 17 (September 1, 1997): 3389–3402, https://doi.org/10.1093/nar/25.17.3389.</w:t>
      </w:r>
      <w:r w:rsidR="00315623">
        <w:fldChar w:fldCharType="end"/>
      </w:r>
    </w:p>
    <w:p w14:paraId="2C24BEF0" w14:textId="5F71817B" w:rsidR="00560DF7" w:rsidRDefault="00560DF7">
      <w:pPr>
        <w:pStyle w:val="FootnoteText"/>
      </w:pPr>
    </w:p>
  </w:footnote>
  <w:footnote w:id="4">
    <w:p w14:paraId="5855EF77" w14:textId="258C1409" w:rsidR="0028086A" w:rsidRDefault="0028086A">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Travis J. Wheeler and Sean R. Eddy, “</w:t>
      </w:r>
      <w:proofErr w:type="spellStart"/>
      <w:r w:rsidRPr="0028086A">
        <w:rPr>
          <w:rFonts w:ascii="Calibri" w:hAnsi="Calibri" w:cs="Calibri"/>
          <w:szCs w:val="24"/>
        </w:rPr>
        <w:t>Nhmmer</w:t>
      </w:r>
      <w:proofErr w:type="spellEnd"/>
      <w:r w:rsidRPr="0028086A">
        <w:rPr>
          <w:rFonts w:ascii="Calibri" w:hAnsi="Calibri" w:cs="Calibri"/>
          <w:szCs w:val="24"/>
        </w:rPr>
        <w:t xml:space="preserve">: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28086A" w:rsidRDefault="0028086A">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28086A" w:rsidRDefault="0028086A">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560DF7" w:rsidRDefault="00560DF7" w:rsidP="005331D6">
      <w:pPr>
        <w:pStyle w:val="FootnoteText"/>
      </w:pPr>
      <w:r>
        <w:rPr>
          <w:rStyle w:val="FootnoteReference"/>
        </w:rPr>
        <w:footnoteRef/>
      </w:r>
      <w:r>
        <w:t xml:space="preserve"> </w:t>
      </w:r>
      <w:r w:rsidR="005331D6">
        <w:fldChar w:fldCharType="begin"/>
      </w:r>
      <w:r w:rsidR="0028086A">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5331D6">
        <w:fldChar w:fldCharType="separate"/>
      </w:r>
      <w:r w:rsidR="0028086A" w:rsidRPr="0028086A">
        <w:rPr>
          <w:rFonts w:ascii="Calibri" w:hAnsi="Calibri" w:cs="Calibri"/>
          <w:szCs w:val="24"/>
        </w:rPr>
        <w:t>“WHO | Responding to Antimalarial Drug Resistance,” WHO, accessed February 12, 2020, http://www.who.int/malaria/areas/drug_resistance/overview/en/.</w:t>
      </w:r>
      <w:r w:rsidR="005331D6">
        <w:fldChar w:fldCharType="end"/>
      </w:r>
    </w:p>
    <w:p w14:paraId="72A777CC" w14:textId="77777777" w:rsidR="00560DF7" w:rsidRDefault="00560DF7">
      <w:pPr>
        <w:pStyle w:val="FootnoteText"/>
      </w:pPr>
    </w:p>
  </w:footnote>
  <w:footnote w:id="8">
    <w:p w14:paraId="4F45063C" w14:textId="641D1B20" w:rsidR="0028086A" w:rsidRDefault="0028086A">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w:t>
      </w:r>
      <w:proofErr w:type="spellStart"/>
      <w:r w:rsidRPr="0028086A">
        <w:rPr>
          <w:rFonts w:ascii="Lucida Console" w:hAnsi="Lucida Console" w:cs="Times New Roman"/>
          <w:sz w:val="18"/>
          <w:szCs w:val="24"/>
        </w:rPr>
        <w:t>Aurrecoechea</w:t>
      </w:r>
      <w:proofErr w:type="spellEnd"/>
      <w:r w:rsidRPr="0028086A">
        <w:rPr>
          <w:rFonts w:ascii="Lucida Console" w:hAnsi="Lucida Console" w:cs="Times New Roman"/>
          <w:sz w:val="18"/>
          <w:szCs w:val="24"/>
        </w:rPr>
        <w:t xml:space="preserve"> et al., “</w:t>
      </w:r>
      <w:proofErr w:type="spellStart"/>
      <w:r w:rsidRPr="0028086A">
        <w:rPr>
          <w:rFonts w:ascii="Lucida Console" w:hAnsi="Lucida Console" w:cs="Times New Roman"/>
          <w:sz w:val="18"/>
          <w:szCs w:val="24"/>
        </w:rPr>
        <w:t>PlasmoDB</w:t>
      </w:r>
      <w:proofErr w:type="spellEnd"/>
      <w:r w:rsidRPr="0028086A">
        <w:rPr>
          <w:rFonts w:ascii="Lucida Console" w:hAnsi="Lucida Console" w:cs="Times New Roman"/>
          <w:sz w:val="18"/>
          <w:szCs w:val="24"/>
        </w:rPr>
        <w:t xml:space="preserve">: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28086A" w:rsidRDefault="0028086A">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w:t>
      </w:r>
      <w:proofErr w:type="spellStart"/>
      <w:r w:rsidRPr="0028086A">
        <w:rPr>
          <w:rFonts w:ascii="Calibri" w:hAnsi="Calibri" w:cs="Calibri"/>
          <w:szCs w:val="24"/>
        </w:rPr>
        <w:t>PlasmoDB</w:t>
      </w:r>
      <w:proofErr w:type="spellEnd"/>
      <w:r w:rsidRPr="0028086A">
        <w:rPr>
          <w:rFonts w:ascii="Calibri" w:hAnsi="Calibri" w:cs="Calibri"/>
          <w:szCs w:val="24"/>
        </w:rPr>
        <w:t xml:space="preserve">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2156B" w14:textId="77777777" w:rsidR="00560DF7" w:rsidRDefault="00560D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177DFB" w14:textId="3F5E794F" w:rsidR="00560DF7" w:rsidRDefault="00560DF7">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560DF7" w:rsidRDefault="00560D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C64E7" w14:textId="77777777" w:rsidR="00560DF7" w:rsidRDefault="00560D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C606D"/>
    <w:rsid w:val="000E61B3"/>
    <w:rsid w:val="000F556D"/>
    <w:rsid w:val="00113AE3"/>
    <w:rsid w:val="0016204C"/>
    <w:rsid w:val="00173E8D"/>
    <w:rsid w:val="00183730"/>
    <w:rsid w:val="001C132C"/>
    <w:rsid w:val="001C6E26"/>
    <w:rsid w:val="001C6EBA"/>
    <w:rsid w:val="001E123E"/>
    <w:rsid w:val="001E7049"/>
    <w:rsid w:val="001F002E"/>
    <w:rsid w:val="00207EFF"/>
    <w:rsid w:val="00226D94"/>
    <w:rsid w:val="00232197"/>
    <w:rsid w:val="0028086A"/>
    <w:rsid w:val="002A7B38"/>
    <w:rsid w:val="002D0383"/>
    <w:rsid w:val="002D44DE"/>
    <w:rsid w:val="00315623"/>
    <w:rsid w:val="00356329"/>
    <w:rsid w:val="00383494"/>
    <w:rsid w:val="003C2BE7"/>
    <w:rsid w:val="003C4590"/>
    <w:rsid w:val="00464AD8"/>
    <w:rsid w:val="00464CFD"/>
    <w:rsid w:val="00494017"/>
    <w:rsid w:val="004B202F"/>
    <w:rsid w:val="004B3448"/>
    <w:rsid w:val="00501772"/>
    <w:rsid w:val="005331D6"/>
    <w:rsid w:val="00535448"/>
    <w:rsid w:val="00553505"/>
    <w:rsid w:val="00560DF7"/>
    <w:rsid w:val="00573A8F"/>
    <w:rsid w:val="005D6698"/>
    <w:rsid w:val="005D7314"/>
    <w:rsid w:val="005F4BB5"/>
    <w:rsid w:val="006149AC"/>
    <w:rsid w:val="00677DE4"/>
    <w:rsid w:val="006D4E6C"/>
    <w:rsid w:val="006D6A49"/>
    <w:rsid w:val="006E01F0"/>
    <w:rsid w:val="00711AF4"/>
    <w:rsid w:val="007325E3"/>
    <w:rsid w:val="0074276E"/>
    <w:rsid w:val="00751008"/>
    <w:rsid w:val="0079231F"/>
    <w:rsid w:val="007F1137"/>
    <w:rsid w:val="00812745"/>
    <w:rsid w:val="00836F88"/>
    <w:rsid w:val="0086262C"/>
    <w:rsid w:val="008B5C54"/>
    <w:rsid w:val="008C0C84"/>
    <w:rsid w:val="008E05BC"/>
    <w:rsid w:val="009060B2"/>
    <w:rsid w:val="009304CD"/>
    <w:rsid w:val="009A1CC2"/>
    <w:rsid w:val="009C6315"/>
    <w:rsid w:val="009E2A3B"/>
    <w:rsid w:val="00A24088"/>
    <w:rsid w:val="00A26B98"/>
    <w:rsid w:val="00A862E9"/>
    <w:rsid w:val="00A95282"/>
    <w:rsid w:val="00AD20D2"/>
    <w:rsid w:val="00AD4F62"/>
    <w:rsid w:val="00B10278"/>
    <w:rsid w:val="00B10A11"/>
    <w:rsid w:val="00B44952"/>
    <w:rsid w:val="00B5561C"/>
    <w:rsid w:val="00B84EB5"/>
    <w:rsid w:val="00B91F1D"/>
    <w:rsid w:val="00BE0894"/>
    <w:rsid w:val="00BE6F8C"/>
    <w:rsid w:val="00BE7F51"/>
    <w:rsid w:val="00C67271"/>
    <w:rsid w:val="00CB0620"/>
    <w:rsid w:val="00CB1E32"/>
    <w:rsid w:val="00CD1199"/>
    <w:rsid w:val="00CE2441"/>
    <w:rsid w:val="00CF4ED8"/>
    <w:rsid w:val="00D01232"/>
    <w:rsid w:val="00D021BF"/>
    <w:rsid w:val="00D0772B"/>
    <w:rsid w:val="00D466A1"/>
    <w:rsid w:val="00D94D35"/>
    <w:rsid w:val="00D953D0"/>
    <w:rsid w:val="00DB3B7B"/>
    <w:rsid w:val="00DD4D86"/>
    <w:rsid w:val="00E30324"/>
    <w:rsid w:val="00E4756C"/>
    <w:rsid w:val="00E97D5F"/>
    <w:rsid w:val="00EA43B9"/>
    <w:rsid w:val="00EA49D3"/>
    <w:rsid w:val="00EB1B9B"/>
    <w:rsid w:val="00EB5DDE"/>
    <w:rsid w:val="00EF5D89"/>
    <w:rsid w:val="00F05801"/>
    <w:rsid w:val="00F36F3D"/>
    <w:rsid w:val="00F8549F"/>
    <w:rsid w:val="00FB61E6"/>
    <w:rsid w:val="00FC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3642D4"/>
    <w:rsid w:val="003676F0"/>
    <w:rsid w:val="003C6161"/>
    <w:rsid w:val="004D072F"/>
    <w:rsid w:val="00715F75"/>
    <w:rsid w:val="007D70EE"/>
    <w:rsid w:val="007E5C56"/>
    <w:rsid w:val="00AA597D"/>
    <w:rsid w:val="00AB6AC3"/>
    <w:rsid w:val="00AC2FBE"/>
    <w:rsid w:val="00AC7E98"/>
    <w:rsid w:val="00BA157A"/>
    <w:rsid w:val="00C835E4"/>
    <w:rsid w:val="00CA7E6A"/>
    <w:rsid w:val="00D459BE"/>
    <w:rsid w:val="00D560C9"/>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B8743-A1F7-450E-BAA5-FAC2917B0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TotalTime>
  <Pages>1</Pages>
  <Words>2798</Words>
  <Characters>1594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66</cp:revision>
  <dcterms:created xsi:type="dcterms:W3CDTF">2020-01-21T17:09:00Z</dcterms:created>
  <dcterms:modified xsi:type="dcterms:W3CDTF">2020-02-12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